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083719C" w:rsidR="0033480C" w:rsidRDefault="000C37F8"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8807E84" w:rsidR="0033480C" w:rsidRDefault="000C37F8"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50BF58D4" w:rsidR="0033480C" w:rsidRDefault="000C37F8"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6C0B213A" w:rsidR="0033480C" w:rsidRDefault="000C37F8"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71C6F62C" w:rsidR="00FC158F" w:rsidRPr="0033480C" w:rsidRDefault="00FC158F" w:rsidP="00172AC1">
      <w:pPr>
        <w:pStyle w:val="Abstract"/>
        <w:jc w:val="center"/>
      </w:pPr>
      <w:r>
        <w:fldChar w:fldCharType="begin"/>
      </w:r>
      <w:r>
        <w:instrText xml:space="preserve"> DATE \@ "d-MMM-yy" </w:instrText>
      </w:r>
      <w:r>
        <w:fldChar w:fldCharType="separate"/>
      </w:r>
      <w:r w:rsidR="0070163E">
        <w:rPr>
          <w:noProof/>
        </w:rPr>
        <w:t>28-Jul-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EEC0D4D"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proofErr w:type="spellStart"/>
      <w:r w:rsidRPr="007E3086">
        <w:t>t</w:t>
      </w:r>
      <w:r w:rsidR="00B85D81">
        <w:t>our</w:t>
      </w:r>
      <w:r w:rsidRPr="007E3086">
        <w:t>he</w:t>
      </w:r>
      <w:proofErr w:type="spellEnd"/>
      <w:r w:rsidRPr="007E3086">
        <w:t xml:space="preserve"> 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1D678926" w14:textId="3E31891C" w:rsidR="00ED5370" w:rsidRDefault="00555638" w:rsidP="00315741">
      <w:r>
        <w:t>We find that in all five cases there is an economic and statistically significant negative institutional effect</w:t>
      </w:r>
      <w:r w:rsidR="00406987">
        <w:t xml:space="preserve"> as captured by V-Dem’s liberal democracy index. Furthermore, the effect is not only significant, </w:t>
      </w:r>
      <w:r w:rsidR="000C37F8">
        <w:t>but it also</w:t>
      </w:r>
      <w:r w:rsidR="00406987">
        <w:t xml:space="preserve"> comes from a divergent path. While countries counterfactuals indicate that the institutional environment of these countries would have increased, </w:t>
      </w:r>
      <w:r w:rsidR="000C37F8">
        <w:t xml:space="preserve">left-leaning populist regimes produced a marked descend in the institutional environment. </w:t>
      </w:r>
    </w:p>
    <w:p w14:paraId="50217DB5" w14:textId="039C474A"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 xml:space="preserve">You are not going to reelect Chavez really, you are going to </w:t>
      </w:r>
      <w:proofErr w:type="gramStart"/>
      <w:r w:rsidRPr="00D7173E">
        <w:t>reelect</w:t>
      </w:r>
      <w:proofErr w:type="gramEnd"/>
      <w:r w:rsidRPr="00D7173E">
        <w:t xml:space="preserve"> yourselves. The people will </w:t>
      </w:r>
      <w:proofErr w:type="gramStart"/>
      <w:r w:rsidRPr="00D7173E">
        <w:t>reelect</w:t>
      </w:r>
      <w:proofErr w:type="gramEnd"/>
      <w:r w:rsidRPr="00D7173E">
        <w:t xml:space="preserve">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58E8B5D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70163E">
        <w:t xml:space="preserve">Table </w:t>
      </w:r>
      <w:r w:rsidR="0070163E">
        <w:rPr>
          <w:noProof/>
        </w:rPr>
        <w:t>1</w:t>
      </w:r>
      <w:r w:rsidR="00564C07">
        <w:fldChar w:fldCharType="end"/>
      </w:r>
      <w:r w:rsidR="00564C07">
        <w:t>)</w:t>
      </w:r>
      <w:r w:rsidR="0027146C">
        <w:t>.</w:t>
      </w:r>
    </w:p>
    <w:p w14:paraId="184B38BC" w14:textId="2E1B4C4D" w:rsidR="008246D0" w:rsidRDefault="008246D0" w:rsidP="008246D0">
      <w:pPr>
        <w:pStyle w:val="Caption"/>
      </w:pPr>
      <w:bookmarkStart w:id="0" w:name="_Ref139959605"/>
      <w:r>
        <w:t xml:space="preserve">Table </w:t>
      </w:r>
      <w:r>
        <w:fldChar w:fldCharType="begin"/>
      </w:r>
      <w:r>
        <w:instrText xml:space="preserve"> SEQ Table \* ARABIC </w:instrText>
      </w:r>
      <w:r>
        <w:fldChar w:fldCharType="separate"/>
      </w:r>
      <w:r w:rsidR="0070163E">
        <w:rPr>
          <w:noProof/>
        </w:rPr>
        <w:t>1</w:t>
      </w:r>
      <w:r>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81E49D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70163E">
        <w:t xml:space="preserve">Table </w:t>
      </w:r>
      <w:r w:rsidR="0070163E">
        <w:rPr>
          <w:noProof/>
        </w:rPr>
        <w:t>2</w:t>
      </w:r>
      <w:r w:rsidR="008D4232">
        <w:fldChar w:fldCharType="end"/>
      </w:r>
      <w:r w:rsidR="008D4232">
        <w:t>)</w:t>
      </w:r>
      <w:r w:rsidR="00A95393">
        <w:t>.</w:t>
      </w:r>
    </w:p>
    <w:p w14:paraId="5C0DF94A" w14:textId="57DA5E8A" w:rsidR="006E328D" w:rsidRDefault="006E328D" w:rsidP="006E328D">
      <w:pPr>
        <w:pStyle w:val="Caption"/>
      </w:pPr>
      <w:bookmarkStart w:id="1" w:name="_Ref139967261"/>
      <w:r>
        <w:lastRenderedPageBreak/>
        <w:t xml:space="preserve">Table </w:t>
      </w:r>
      <w:r>
        <w:fldChar w:fldCharType="begin"/>
      </w:r>
      <w:r>
        <w:instrText xml:space="preserve"> SEQ Table \* ARABIC </w:instrText>
      </w:r>
      <w:r>
        <w:fldChar w:fldCharType="separate"/>
      </w:r>
      <w:r w:rsidR="0070163E">
        <w:rPr>
          <w:noProof/>
        </w:rPr>
        <w:t>2</w:t>
      </w:r>
      <w: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w:t>
      </w:r>
      <w:proofErr w:type="gramStart"/>
      <w:r w:rsidR="008328C4" w:rsidRPr="008328C4">
        <w:t>fit</w:t>
      </w:r>
      <w:proofErr w:type="gramEnd"/>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w:t>
      </w:r>
      <w:proofErr w:type="gramStart"/>
      <w:r w:rsidR="008328C4" w:rsidRPr="008328C4">
        <w:t>rescale</w:t>
      </w:r>
      <w:proofErr w:type="gramEnd"/>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7E57C0E3" w:rsidR="00D62D25" w:rsidRDefault="00D62D25" w:rsidP="00D62D25">
      <w:pPr>
        <w:pStyle w:val="Caption"/>
      </w:pPr>
      <w:r>
        <w:lastRenderedPageBreak/>
        <w:t xml:space="preserve">Table </w:t>
      </w:r>
      <w:r>
        <w:fldChar w:fldCharType="begin"/>
      </w:r>
      <w:r>
        <w:instrText xml:space="preserve"> SEQ Table \* ARABIC </w:instrText>
      </w:r>
      <w:r>
        <w:fldChar w:fldCharType="separate"/>
      </w:r>
      <w:r w:rsidR="0070163E">
        <w:rPr>
          <w:noProof/>
        </w:rPr>
        <w:t>3</w:t>
      </w:r>
      <w: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4B7C9B5B" w:rsidR="00C40DB1" w:rsidRDefault="00C40DB1" w:rsidP="00C40DB1">
      <w:pPr>
        <w:pStyle w:val="Caption"/>
      </w:pPr>
      <w:r>
        <w:lastRenderedPageBreak/>
        <w:t xml:space="preserve">Figure </w:t>
      </w:r>
      <w:r>
        <w:fldChar w:fldCharType="begin"/>
      </w:r>
      <w:r>
        <w:instrText xml:space="preserve"> SEQ Figure \* ARABIC </w:instrText>
      </w:r>
      <w:r>
        <w:fldChar w:fldCharType="separate"/>
      </w:r>
      <w:r w:rsidR="0070163E">
        <w:rPr>
          <w:noProof/>
        </w:rPr>
        <w:t>1</w:t>
      </w:r>
      <w: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59D4C3E0">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5FBE7A56" w14:textId="0EFE5AD2" w:rsidR="00E361E0" w:rsidRDefault="00703C4B" w:rsidP="00E361E0">
      <w:r>
        <w:t xml:space="preserve">The populist regime of </w:t>
      </w:r>
      <w:r w:rsidR="00A06CAD">
        <w:t>Néstor and Cristina Kirchner from 2003 to 2015</w:t>
      </w:r>
      <w:r>
        <w:t xml:space="preserve"> had a profound impact on the country’s democratic institutions. </w:t>
      </w:r>
      <w:r w:rsidR="0005706C">
        <w:t>Their government sought to remove independent judges</w:t>
      </w:r>
      <w:r w:rsidR="0094258B">
        <w:t xml:space="preserve"> and attempt the impeachment of Supreme Court judges</w:t>
      </w:r>
      <w:r w:rsidR="00A60711">
        <w:t xml:space="preserve"> without going through Congress. The national government ignored unfavorable rulings</w:t>
      </w:r>
      <w:r w:rsidR="00CA2826">
        <w:t>, weakening the rule of law and checks on executive power.</w:t>
      </w:r>
    </w:p>
    <w:p w14:paraId="08DD5BB9" w14:textId="56EF5617" w:rsidR="00E361E0" w:rsidRDefault="00723930" w:rsidP="00E361E0">
      <w:r>
        <w:t>The Kirchners pursued re-nationalization of privatized companies</w:t>
      </w:r>
      <w:r w:rsidR="00230EB2">
        <w:t xml:space="preserve">, such as the oil company Repsol-YPF and private retirement accounts. </w:t>
      </w:r>
      <w:r w:rsidR="002E55D8">
        <w:t>The government pursued diplomatic isolation</w:t>
      </w:r>
      <w:r w:rsidR="00586021">
        <w:t xml:space="preserve">, increased interventionism, and concentrated </w:t>
      </w:r>
      <w:r w:rsidR="001B1E3B">
        <w:t>economic decision</w:t>
      </w:r>
      <w:r w:rsidR="00586021">
        <w:t xml:space="preserve"> making in the executive. </w:t>
      </w:r>
      <w:r w:rsidR="00DA3B1A">
        <w:t>The inability to control inflation led to tampering with official data reported by the National Institute of Statistics and Census</w:t>
      </w:r>
      <w:r w:rsidR="001B1E3B">
        <w:t xml:space="preserve"> (INDEC).</w:t>
      </w:r>
      <w:r w:rsidR="004C5D2F">
        <w:t xml:space="preserve"> </w:t>
      </w:r>
      <w:r w:rsidR="00045E77">
        <w:t xml:space="preserve">Notably, no cabinet meetings were held, </w:t>
      </w:r>
      <w:r w:rsidR="00BE6479">
        <w:t>a sign of strong presidentialism</w:t>
      </w:r>
      <w:r w:rsidR="00922B85">
        <w:t>.</w:t>
      </w:r>
    </w:p>
    <w:p w14:paraId="75B7D5FB" w14:textId="3603CBF3" w:rsidR="00E361E0" w:rsidRDefault="00966B36" w:rsidP="00E361E0">
      <w:r>
        <w:t xml:space="preserve">The Kirchners were also known for their high-profile disputes against entities that </w:t>
      </w:r>
      <w:r w:rsidR="00BA0C77">
        <w:t>would</w:t>
      </w:r>
      <w:r w:rsidR="00B275FD">
        <w:t xml:space="preserve"> challenge their power or </w:t>
      </w:r>
      <w:r w:rsidR="0064021C">
        <w:t>investigate corruption.</w:t>
      </w:r>
      <w:r w:rsidR="00B2201C">
        <w:t xml:space="preserve"> It was also a </w:t>
      </w:r>
      <w:r w:rsidR="00295FC4">
        <w:t xml:space="preserve">populist-playbook </w:t>
      </w:r>
      <w:r w:rsidR="00B2201C">
        <w:t xml:space="preserve">strategy to </w:t>
      </w:r>
      <w:r w:rsidR="00AB3110">
        <w:t>align the electorate against a created enemy.</w:t>
      </w:r>
      <w:r w:rsidR="0064021C">
        <w:t xml:space="preserve"> The media, the military, the IMF, bondholders, </w:t>
      </w:r>
      <w:r w:rsidR="00B2201C">
        <w:t xml:space="preserve">corporations, are </w:t>
      </w:r>
      <w:r w:rsidR="00295FC4">
        <w:t>some</w:t>
      </w:r>
      <w:r w:rsidR="00B2201C">
        <w:t xml:space="preserve"> examples. </w:t>
      </w:r>
    </w:p>
    <w:p w14:paraId="1933FD80" w14:textId="3BCB23EF" w:rsidR="00E361E0" w:rsidRDefault="00E361E0" w:rsidP="00E361E0">
      <w:r>
        <w:t xml:space="preserve">Argentina's low ranking on the World Economic Forum's 2004 Index of judicial independence further reflected the erosion of democratic norms. The 2001-2002 crisis prompted demands for institutional reform, but Kirchner's government failed to engage in significant institutional-building efforts. The populist approach during their rule concentrated power in </w:t>
      </w:r>
      <w:r>
        <w:lastRenderedPageBreak/>
        <w:t>the executive, weakened democratic institutions, and raised concerns about the health of liberal democracy in Argentina.</w:t>
      </w:r>
    </w:p>
    <w:p w14:paraId="21CFF316" w14:textId="4DE9A6A3" w:rsidR="00E361E0" w:rsidRPr="00E361E0" w:rsidRDefault="00FC7B89" w:rsidP="00E361E0">
      <w:r>
        <w:t xml:space="preserve">Our results show </w:t>
      </w:r>
      <w:r w:rsidR="00151138">
        <w:t>institutional deterioration under the Kirchners’ regime</w:t>
      </w:r>
      <w:r w:rsidR="0070163E">
        <w:t xml:space="preserve"> (</w:t>
      </w:r>
      <w:r w:rsidR="0070163E">
        <w:fldChar w:fldCharType="begin"/>
      </w:r>
      <w:r w:rsidR="0070163E">
        <w:instrText xml:space="preserve"> REF _Ref141432417 \h </w:instrText>
      </w:r>
      <w:r w:rsidR="0070163E">
        <w:fldChar w:fldCharType="separate"/>
      </w:r>
      <w:r w:rsidR="0070163E">
        <w:t xml:space="preserve">Table </w:t>
      </w:r>
      <w:r w:rsidR="0070163E">
        <w:rPr>
          <w:noProof/>
        </w:rPr>
        <w:t>4</w:t>
      </w:r>
      <w:r w:rsidR="0070163E">
        <w:fldChar w:fldCharType="end"/>
      </w:r>
      <w:r w:rsidR="0070163E">
        <w:t xml:space="preserve"> and </w:t>
      </w:r>
      <w:r w:rsidR="0070163E">
        <w:fldChar w:fldCharType="begin"/>
      </w:r>
      <w:r w:rsidR="0070163E">
        <w:instrText xml:space="preserve"> REF _Ref141432440 \h </w:instrText>
      </w:r>
      <w:r w:rsidR="0070163E">
        <w:fldChar w:fldCharType="separate"/>
      </w:r>
      <w:r w:rsidR="0070163E" w:rsidRPr="00A9773B">
        <w:t xml:space="preserve">Figure </w:t>
      </w:r>
      <w:r w:rsidR="0070163E">
        <w:rPr>
          <w:noProof/>
        </w:rPr>
        <w:t>2</w:t>
      </w:r>
      <w:r w:rsidR="0070163E">
        <w:fldChar w:fldCharType="end"/>
      </w:r>
      <w:r w:rsidR="0070163E">
        <w:t>)</w:t>
      </w:r>
      <w:r w:rsidR="00151138">
        <w:t xml:space="preserve">. </w:t>
      </w:r>
      <w:r w:rsidR="009A3BFE">
        <w:t>The effects become statistically significant starting in 2008, which coincides with Cristina Kirchner</w:t>
      </w:r>
      <w:r w:rsidR="004931E1">
        <w:t>’s presidency, which deepen</w:t>
      </w:r>
      <w:r w:rsidR="00221CC8">
        <w:t>e</w:t>
      </w:r>
      <w:r w:rsidR="004931E1">
        <w:t xml:space="preserve">d even further Nestor’s populist </w:t>
      </w:r>
      <w:r w:rsidR="00221CC8">
        <w:t xml:space="preserve">style. </w:t>
      </w:r>
    </w:p>
    <w:p w14:paraId="6E5615BF" w14:textId="3FA32BFA" w:rsidR="00F40C0F" w:rsidRDefault="00F40C0F" w:rsidP="00F40C0F">
      <w:pPr>
        <w:pStyle w:val="Caption"/>
      </w:pPr>
      <w:bookmarkStart w:id="2" w:name="_Ref141432417"/>
      <w:r>
        <w:t xml:space="preserve">Table </w:t>
      </w:r>
      <w:r>
        <w:fldChar w:fldCharType="begin"/>
      </w:r>
      <w:r>
        <w:instrText xml:space="preserve"> SEQ Table \* ARABIC </w:instrText>
      </w:r>
      <w:r>
        <w:fldChar w:fldCharType="separate"/>
      </w:r>
      <w:r w:rsidR="0070163E">
        <w:rPr>
          <w:noProof/>
        </w:rPr>
        <w:t>4</w:t>
      </w:r>
      <w:r>
        <w:fldChar w:fldCharType="end"/>
      </w:r>
      <w:bookmarkEnd w:id="2"/>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3B1E544D" w:rsidR="00A9773B" w:rsidRPr="00A9773B" w:rsidRDefault="00A9773B" w:rsidP="00A9773B">
      <w:pPr>
        <w:pStyle w:val="Caption"/>
      </w:pPr>
      <w:bookmarkStart w:id="3" w:name="_Ref141432424"/>
      <w:bookmarkStart w:id="4" w:name="_Ref141432440"/>
      <w:r w:rsidRPr="00A9773B">
        <w:lastRenderedPageBreak/>
        <w:t xml:space="preserve">Figure </w:t>
      </w:r>
      <w:r w:rsidRPr="00A9773B">
        <w:fldChar w:fldCharType="begin"/>
      </w:r>
      <w:r w:rsidRPr="00A9773B">
        <w:instrText xml:space="preserve"> SEQ Figure \* ARABIC </w:instrText>
      </w:r>
      <w:r w:rsidRPr="00A9773B">
        <w:fldChar w:fldCharType="separate"/>
      </w:r>
      <w:r w:rsidR="0070163E">
        <w:rPr>
          <w:noProof/>
        </w:rPr>
        <w:t>2</w:t>
      </w:r>
      <w:r w:rsidRPr="00A9773B">
        <w:fldChar w:fldCharType="end"/>
      </w:r>
      <w:bookmarkEnd w:id="4"/>
      <w:r w:rsidRPr="00A9773B">
        <w:t xml:space="preserve">. </w:t>
      </w:r>
      <w:r>
        <w:t>Synthetic control: Argentina</w:t>
      </w:r>
      <w:bookmarkEnd w:id="3"/>
    </w:p>
    <w:p w14:paraId="04B4BA68" w14:textId="0A7FBAC4" w:rsidR="00CA6861" w:rsidRDefault="00CA6861" w:rsidP="00810921">
      <w:r>
        <w:rPr>
          <w:noProof/>
        </w:rPr>
        <w:drawing>
          <wp:inline distT="0" distB="0" distL="0" distR="0" wp14:anchorId="612CB264" wp14:editId="526B3B52">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3F48F8D" w:rsidR="00C326A1" w:rsidRDefault="00C326A1" w:rsidP="00C326A1">
      <w:pPr>
        <w:pStyle w:val="Caption"/>
      </w:pPr>
      <w:r>
        <w:lastRenderedPageBreak/>
        <w:t xml:space="preserve">Table </w:t>
      </w:r>
      <w:r>
        <w:fldChar w:fldCharType="begin"/>
      </w:r>
      <w:r>
        <w:instrText xml:space="preserve"> SEQ Table \* ARABIC </w:instrText>
      </w:r>
      <w:r>
        <w:fldChar w:fldCharType="separate"/>
      </w:r>
      <w:r w:rsidR="0070163E">
        <w:rPr>
          <w:noProof/>
        </w:rPr>
        <w:t>5</w:t>
      </w:r>
      <w: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697E62B0" w14:textId="4DC7BA9F" w:rsidR="00F56280" w:rsidRDefault="00CB345D" w:rsidP="003C276B">
      <w:r w:rsidRPr="00466BD9">
        <w:t>Evo Morales’ MAS (</w:t>
      </w:r>
      <w:proofErr w:type="spellStart"/>
      <w:r w:rsidRPr="00466BD9">
        <w:t>Movimiento</w:t>
      </w:r>
      <w:proofErr w:type="spellEnd"/>
      <w:r w:rsidRPr="00466BD9">
        <w:t xml:space="preserve"> for Socialism Party)</w:t>
      </w:r>
      <w:r w:rsidR="00466BD9" w:rsidRPr="00466BD9">
        <w:t xml:space="preserve"> political party was co</w:t>
      </w:r>
      <w:r w:rsidR="00466BD9">
        <w:t>mprised of ardent supporters.</w:t>
      </w:r>
      <w:r w:rsidR="00F56280">
        <w:t xml:space="preserve"> One of his first </w:t>
      </w:r>
      <w:proofErr w:type="spellStart"/>
      <w:r w:rsidR="00F56280">
        <w:t>decisins</w:t>
      </w:r>
      <w:proofErr w:type="spellEnd"/>
      <w:r w:rsidR="00F56280">
        <w:t xml:space="preserve"> was to </w:t>
      </w:r>
      <w:r w:rsidR="00253AFD">
        <w:t xml:space="preserve">fulfil a campaign promise, increase taxes on </w:t>
      </w:r>
      <w:r w:rsidR="00053AFB">
        <w:t>the hydrocarbon</w:t>
      </w:r>
      <w:r w:rsidR="00253AFD">
        <w:t xml:space="preserve"> industry.</w:t>
      </w:r>
      <w:r w:rsidR="00053AFB">
        <w:t xml:space="preserve"> Profit tax rate went from 18% to 82% (leaving 18% to the companies).</w:t>
      </w:r>
      <w:r w:rsidR="00576EA5">
        <w:t xml:space="preserve"> Early next year, Morales nationalized </w:t>
      </w:r>
      <w:r w:rsidR="00AD554C">
        <w:t xml:space="preserve">a metallurgy plant in the town of </w:t>
      </w:r>
      <w:proofErr w:type="spellStart"/>
      <w:r w:rsidR="00AD554C">
        <w:t>Vinto</w:t>
      </w:r>
      <w:proofErr w:type="spellEnd"/>
      <w:r w:rsidR="00597E95">
        <w:t xml:space="preserve"> operated by Swiss company </w:t>
      </w:r>
      <w:proofErr w:type="spellStart"/>
      <w:r w:rsidR="00597E95">
        <w:t>Glenco</w:t>
      </w:r>
      <w:proofErr w:type="spellEnd"/>
      <w:r w:rsidR="00AD554C">
        <w:t xml:space="preserve"> under the argument that the</w:t>
      </w:r>
      <w:r w:rsidR="00597E95">
        <w:t>y</w:t>
      </w:r>
      <w:r w:rsidR="00AD554C">
        <w:t xml:space="preserve"> </w:t>
      </w:r>
      <w:r w:rsidR="00597E95">
        <w:t>had acquired the contract illegally.</w:t>
      </w:r>
    </w:p>
    <w:p w14:paraId="44955DFA" w14:textId="2525942F" w:rsidR="00F86EEE" w:rsidRDefault="003C3C48" w:rsidP="003C276B">
      <w:r>
        <w:t xml:space="preserve">Later in 2006, Morales enacted a land reform </w:t>
      </w:r>
      <w:r w:rsidR="00B56D09">
        <w:t>seizing unproductive lands with absentee owners and transferring them to low</w:t>
      </w:r>
      <w:r w:rsidR="001A513B">
        <w:t>-</w:t>
      </w:r>
      <w:r w:rsidR="00B56D09">
        <w:t xml:space="preserve">income </w:t>
      </w:r>
      <w:r w:rsidR="006868AB">
        <w:t xml:space="preserve">individuals. The opposition </w:t>
      </w:r>
      <w:r w:rsidR="00B46657">
        <w:t xml:space="preserve">approved regional referenda to be held in 2008, but Morales </w:t>
      </w:r>
      <w:r w:rsidR="001A513B">
        <w:t>dismissed</w:t>
      </w:r>
      <w:r w:rsidR="00B46657">
        <w:t xml:space="preserve"> the initiative stating </w:t>
      </w:r>
      <w:r w:rsidR="001A513B">
        <w:t xml:space="preserve">they were illegal. </w:t>
      </w:r>
    </w:p>
    <w:p w14:paraId="15BA13B3" w14:textId="6E39A744" w:rsidR="003C276B" w:rsidRDefault="00FD7741" w:rsidP="003C276B">
      <w:r>
        <w:t xml:space="preserve">Even though Morales </w:t>
      </w:r>
      <w:r w:rsidR="001F39C2">
        <w:t>declared he would not change the constitution, MAS sponsored a national vote</w:t>
      </w:r>
      <w:r w:rsidR="00815A95">
        <w:t>.</w:t>
      </w:r>
      <w:r w:rsidR="00E80C91">
        <w:t xml:space="preserve"> </w:t>
      </w:r>
      <w:r w:rsidR="00C82E02">
        <w:t>The</w:t>
      </w:r>
      <w:r w:rsidR="009D710C">
        <w:t xml:space="preserve"> 2009 constitutional reform allowed Morales</w:t>
      </w:r>
      <w:r w:rsidR="00A71320">
        <w:t xml:space="preserve"> to run for a second 5-year presidential term and to dissolve Congress</w:t>
      </w:r>
      <w:r w:rsidR="00E01FC0">
        <w:t xml:space="preserve">. He also </w:t>
      </w:r>
      <w:r w:rsidR="009D710C">
        <w:t>create</w:t>
      </w:r>
      <w:r w:rsidR="00E01FC0">
        <w:t>d</w:t>
      </w:r>
      <w:r w:rsidR="009D710C">
        <w:t xml:space="preserve"> the </w:t>
      </w:r>
      <w:proofErr w:type="spellStart"/>
      <w:r w:rsidR="009D710C">
        <w:t>Plurinati</w:t>
      </w:r>
      <w:r w:rsidR="00950344">
        <w:t>o</w:t>
      </w:r>
      <w:r w:rsidR="009D710C">
        <w:t>nal</w:t>
      </w:r>
      <w:proofErr w:type="spellEnd"/>
      <w:r w:rsidR="009D710C">
        <w:t xml:space="preserve"> Constitutional Tribunal, in charge of </w:t>
      </w:r>
      <w:r w:rsidR="00950344">
        <w:t xml:space="preserve">adjudicating the constitutionality of laws. </w:t>
      </w:r>
      <w:r w:rsidR="00B33ECE">
        <w:t xml:space="preserve">In 2013, </w:t>
      </w:r>
      <w:r w:rsidR="007F7E49">
        <w:t xml:space="preserve">the constitutional court ruled that Morales’ first presidential term, before the constitutional reform, does not count for the constitutional two-term limit. </w:t>
      </w:r>
      <w:r w:rsidR="00600F40">
        <w:t xml:space="preserve">In 2017, MAS petitioned the </w:t>
      </w:r>
      <w:proofErr w:type="spellStart"/>
      <w:r w:rsidR="00600F40">
        <w:t>Plurinational</w:t>
      </w:r>
      <w:proofErr w:type="spellEnd"/>
      <w:r w:rsidR="00600F40">
        <w:t xml:space="preserve"> </w:t>
      </w:r>
      <w:r w:rsidR="00600F40">
        <w:lastRenderedPageBreak/>
        <w:t xml:space="preserve">Constitutional Tribunal to abolish presidential term limits, arguing </w:t>
      </w:r>
      <w:r w:rsidR="0080031B">
        <w:t>that they violate human rights under the American Convention on Human Rights.</w:t>
      </w:r>
      <w:r w:rsidR="00D45852">
        <w:t xml:space="preserve"> </w:t>
      </w:r>
    </w:p>
    <w:p w14:paraId="592EED09" w14:textId="7C8A8A12" w:rsidR="00F4679A" w:rsidRDefault="007844E6" w:rsidP="003C276B">
      <w:r>
        <w:t xml:space="preserve">Morales run for a fourth term in the 2019 presidential elections. </w:t>
      </w:r>
      <w:r w:rsidR="00A330F1">
        <w:t xml:space="preserve">The transmission </w:t>
      </w:r>
      <w:r w:rsidR="00107B62">
        <w:t>of</w:t>
      </w:r>
      <w:r w:rsidR="00A330F1">
        <w:t xml:space="preserve"> the results was paused for 24 hours</w:t>
      </w:r>
      <w:r w:rsidR="000563DB">
        <w:t xml:space="preserve">, after which Morales went from </w:t>
      </w:r>
      <w:r w:rsidR="00531D4D">
        <w:t>a tight race with Carlos Mesa to a clear win.</w:t>
      </w:r>
      <w:r w:rsidR="00B64F11">
        <w:t xml:space="preserve"> </w:t>
      </w:r>
      <w:r w:rsidR="008F31AB">
        <w:t>Mor</w:t>
      </w:r>
      <w:r w:rsidR="00727808">
        <w:t>a</w:t>
      </w:r>
      <w:r w:rsidR="008F31AB">
        <w:t xml:space="preserve">les resigned </w:t>
      </w:r>
      <w:r w:rsidR="00727808">
        <w:t>after</w:t>
      </w:r>
      <w:r w:rsidR="00635A44">
        <w:t xml:space="preserve"> allegations of electoral fraud and</w:t>
      </w:r>
      <w:r w:rsidR="00727808">
        <w:t xml:space="preserve"> social protest</w:t>
      </w:r>
      <w:r w:rsidR="00F4679A">
        <w:t>s</w:t>
      </w:r>
      <w:r w:rsidR="00727808">
        <w:t xml:space="preserve"> during the 2019 presidential elections.</w:t>
      </w:r>
    </w:p>
    <w:p w14:paraId="041A5E36" w14:textId="5CD2B2D5" w:rsidR="00327659" w:rsidRDefault="005A3095" w:rsidP="003C276B">
      <w:r>
        <w:t xml:space="preserve">Our results show </w:t>
      </w:r>
      <w:r w:rsidR="00F26A86">
        <w:t xml:space="preserve">negative </w:t>
      </w:r>
      <w:r w:rsidR="00AC307B">
        <w:t>statistically</w:t>
      </w:r>
      <w:r w:rsidR="00F26A86">
        <w:t xml:space="preserve"> significant results</w:t>
      </w:r>
      <w:r w:rsidR="00980117">
        <w:t xml:space="preserve"> (</w:t>
      </w:r>
      <w:r w:rsidR="00980117">
        <w:fldChar w:fldCharType="begin"/>
      </w:r>
      <w:r w:rsidR="00980117">
        <w:instrText xml:space="preserve"> REF _Ref141445730 \h </w:instrText>
      </w:r>
      <w:r w:rsidR="00980117">
        <w:fldChar w:fldCharType="separate"/>
      </w:r>
      <w:r w:rsidR="00980117">
        <w:t xml:space="preserve">Table </w:t>
      </w:r>
      <w:r w:rsidR="00980117">
        <w:rPr>
          <w:noProof/>
        </w:rPr>
        <w:t>6</w:t>
      </w:r>
      <w:r w:rsidR="00980117">
        <w:fldChar w:fldCharType="end"/>
      </w:r>
      <w:r w:rsidR="00980117">
        <w:t xml:space="preserve">, </w:t>
      </w:r>
      <w:r w:rsidR="00980117">
        <w:fldChar w:fldCharType="begin"/>
      </w:r>
      <w:r w:rsidR="00980117">
        <w:instrText xml:space="preserve"> REF _Ref141445732 \h </w:instrText>
      </w:r>
      <w:r w:rsidR="00980117">
        <w:fldChar w:fldCharType="separate"/>
      </w:r>
      <w:r w:rsidR="00980117">
        <w:t xml:space="preserve">Table </w:t>
      </w:r>
      <w:r w:rsidR="00980117">
        <w:rPr>
          <w:noProof/>
        </w:rPr>
        <w:t>7</w:t>
      </w:r>
      <w:r w:rsidR="00980117">
        <w:fldChar w:fldCharType="end"/>
      </w:r>
      <w:r w:rsidR="00980117">
        <w:t xml:space="preserve">, and </w:t>
      </w:r>
      <w:r w:rsidR="00980117">
        <w:fldChar w:fldCharType="begin"/>
      </w:r>
      <w:r w:rsidR="00980117">
        <w:instrText xml:space="preserve"> REF _Ref141445743 \h </w:instrText>
      </w:r>
      <w:r w:rsidR="00980117">
        <w:fldChar w:fldCharType="separate"/>
      </w:r>
      <w:r w:rsidR="00980117" w:rsidRPr="00A9773B">
        <w:t xml:space="preserve">Figure </w:t>
      </w:r>
      <w:r w:rsidR="00980117">
        <w:rPr>
          <w:noProof/>
        </w:rPr>
        <w:t>3</w:t>
      </w:r>
      <w:r w:rsidR="00980117">
        <w:fldChar w:fldCharType="end"/>
      </w:r>
      <w:r w:rsidR="00980117">
        <w:t>)</w:t>
      </w:r>
      <w:r w:rsidR="00F26A86">
        <w:t xml:space="preserve">. Bolivia’s liberal democracy index falls from a </w:t>
      </w:r>
      <w:r w:rsidR="00AC307B">
        <w:t>peak of 55 to less than 40 in 2014.</w:t>
      </w:r>
    </w:p>
    <w:p w14:paraId="6C9C37E6" w14:textId="77777777" w:rsidR="00C47B24" w:rsidRPr="003C276B" w:rsidRDefault="00C47B24" w:rsidP="003C276B"/>
    <w:p w14:paraId="46822147" w14:textId="3D6EABDE" w:rsidR="001423CD" w:rsidRDefault="001423CD" w:rsidP="001423CD">
      <w:pPr>
        <w:pStyle w:val="Caption"/>
      </w:pPr>
      <w:bookmarkStart w:id="5" w:name="_Ref141445730"/>
      <w:r>
        <w:t xml:space="preserve">Table </w:t>
      </w:r>
      <w:r>
        <w:fldChar w:fldCharType="begin"/>
      </w:r>
      <w:r>
        <w:instrText xml:space="preserve"> SEQ Table \* ARABIC </w:instrText>
      </w:r>
      <w:r>
        <w:fldChar w:fldCharType="separate"/>
      </w:r>
      <w:r w:rsidR="0070163E">
        <w:rPr>
          <w:noProof/>
        </w:rPr>
        <w:t>6</w:t>
      </w:r>
      <w:r>
        <w:fldChar w:fldCharType="end"/>
      </w:r>
      <w:bookmarkEnd w:id="5"/>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27E3FAAD" w:rsidR="00C36C37" w:rsidRPr="00A9773B" w:rsidRDefault="00C36C37" w:rsidP="00C36C37">
      <w:pPr>
        <w:pStyle w:val="Caption"/>
      </w:pPr>
      <w:bookmarkStart w:id="6" w:name="_Ref141445743"/>
      <w:r w:rsidRPr="00A9773B">
        <w:lastRenderedPageBreak/>
        <w:t xml:space="preserve">Figure </w:t>
      </w:r>
      <w:r w:rsidRPr="00A9773B">
        <w:fldChar w:fldCharType="begin"/>
      </w:r>
      <w:r w:rsidRPr="00A9773B">
        <w:instrText xml:space="preserve"> SEQ Figure \* ARABIC </w:instrText>
      </w:r>
      <w:r w:rsidRPr="00A9773B">
        <w:fldChar w:fldCharType="separate"/>
      </w:r>
      <w:r w:rsidR="0070163E">
        <w:rPr>
          <w:noProof/>
        </w:rPr>
        <w:t>3</w:t>
      </w:r>
      <w:r w:rsidRPr="00A9773B">
        <w:fldChar w:fldCharType="end"/>
      </w:r>
      <w:bookmarkEnd w:id="6"/>
      <w:r w:rsidRPr="00A9773B">
        <w:t xml:space="preserve">. </w:t>
      </w:r>
      <w:r>
        <w:t>Synthetic control: Bolivia</w:t>
      </w:r>
    </w:p>
    <w:p w14:paraId="1A3A2EAB" w14:textId="05B587E1" w:rsidR="00C36C37" w:rsidRDefault="00C36C37" w:rsidP="00810921">
      <w:r>
        <w:rPr>
          <w:noProof/>
        </w:rPr>
        <w:drawing>
          <wp:inline distT="0" distB="0" distL="0" distR="0" wp14:anchorId="202A7611" wp14:editId="76CF958C">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26C97739" w:rsidR="00BD1A7A" w:rsidRDefault="00BD1A7A" w:rsidP="00BD1A7A">
      <w:pPr>
        <w:pStyle w:val="Caption"/>
      </w:pPr>
      <w:bookmarkStart w:id="7" w:name="_Ref141445732"/>
      <w:r>
        <w:lastRenderedPageBreak/>
        <w:t xml:space="preserve">Table </w:t>
      </w:r>
      <w:r>
        <w:fldChar w:fldCharType="begin"/>
      </w:r>
      <w:r>
        <w:instrText xml:space="preserve"> SEQ Table \* ARABIC </w:instrText>
      </w:r>
      <w:r>
        <w:fldChar w:fldCharType="separate"/>
      </w:r>
      <w:r w:rsidR="0070163E">
        <w:rPr>
          <w:noProof/>
        </w:rPr>
        <w:t>7</w:t>
      </w:r>
      <w:r>
        <w:fldChar w:fldCharType="end"/>
      </w:r>
      <w:bookmarkEnd w:id="7"/>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3B5E25CA" w14:textId="135561AD" w:rsidR="00ED2144" w:rsidRDefault="003357E9" w:rsidP="00ED2144">
      <w:r>
        <w:t>Rafael Correa managed to reform the constituti</w:t>
      </w:r>
      <w:r w:rsidR="00670949">
        <w:t>on and increase the powers vested to the president</w:t>
      </w:r>
      <w:r w:rsidR="00B62788">
        <w:t xml:space="preserve"> by increase the number of permitted presidential decrees. He also eliminated presidential terms limits</w:t>
      </w:r>
      <w:r w:rsidR="000E17B8">
        <w:t>.</w:t>
      </w:r>
    </w:p>
    <w:p w14:paraId="55EF51C9" w14:textId="1485237A" w:rsidR="004E4A3F" w:rsidRDefault="000E17B8" w:rsidP="00ED2144">
      <w:r>
        <w:t xml:space="preserve">Correa was known for his quarrels with the media. </w:t>
      </w:r>
      <w:r w:rsidR="0021757D">
        <w:t xml:space="preserve">Correa’s government was highly critical of the press, accusing media outlets of lying and slandering him. Correa reacted with restrictions to </w:t>
      </w:r>
      <w:r w:rsidR="00D946A3">
        <w:t>media and freedom of expression.</w:t>
      </w:r>
      <w:r w:rsidR="004E4A3F">
        <w:t xml:space="preserve"> He even imposed fines on media outlets critical of his government.</w:t>
      </w:r>
      <w:r w:rsidR="00FA2F47">
        <w:t xml:space="preserve"> </w:t>
      </w:r>
      <w:r w:rsidR="00114A2E">
        <w:t>Critical o</w:t>
      </w:r>
      <w:r w:rsidR="004E4A3F">
        <w:t xml:space="preserve">utspoken individuals (politicians or civilians) </w:t>
      </w:r>
      <w:r w:rsidR="00114A2E">
        <w:t>were targeted through pro</w:t>
      </w:r>
      <w:r w:rsidR="00CC1C7C">
        <w:t>s</w:t>
      </w:r>
      <w:r w:rsidR="00114A2E">
        <w:t>e</w:t>
      </w:r>
      <w:r w:rsidR="00CC1C7C">
        <w:t>cu</w:t>
      </w:r>
      <w:r w:rsidR="00114A2E">
        <w:t>tion and espionage</w:t>
      </w:r>
      <w:r w:rsidR="00CC1C7C">
        <w:t>, raising concerns about the safety of democratic dissent.</w:t>
      </w:r>
    </w:p>
    <w:p w14:paraId="12A3B292" w14:textId="5A6640C9" w:rsidR="00FA2F47" w:rsidRPr="00ED2144" w:rsidRDefault="006F1CFA" w:rsidP="00ED2144">
      <w:r>
        <w:t xml:space="preserve">Correa, strongly opposed to dollarization, tried to circumvent the monetary </w:t>
      </w:r>
      <w:r w:rsidR="00DA6466">
        <w:t>regime in</w:t>
      </w:r>
      <w:r>
        <w:t xml:space="preserve"> two ways. </w:t>
      </w:r>
      <w:r w:rsidR="00035D35">
        <w:t xml:space="preserve">One way was the failed attempt to issue what would have been the first central bank digital currency (CBDC). A dollar-convertible digital currency issued and managed by the central bank and state-owned companies. </w:t>
      </w:r>
      <w:r w:rsidR="00983970">
        <w:t xml:space="preserve">The other way was through the banking sector. </w:t>
      </w:r>
      <w:r w:rsidR="00DA6466">
        <w:t>He reduced the transparency of the central bank</w:t>
      </w:r>
      <w:r w:rsidR="00983970">
        <w:t>’s balance sheet</w:t>
      </w:r>
      <w:r w:rsidR="00DA6466">
        <w:t xml:space="preserve"> and then mandated banks to </w:t>
      </w:r>
      <w:r w:rsidR="00DA6466">
        <w:lastRenderedPageBreak/>
        <w:t xml:space="preserve">re-patriate their foreign reserves and deposit them at the central bank. Next, </w:t>
      </w:r>
      <w:r w:rsidR="001A2D9F">
        <w:t xml:space="preserve">he would </w:t>
      </w:r>
      <w:r w:rsidR="007213D3">
        <w:t xml:space="preserve">have the central bank use those reserves to purchase treasury bonds. </w:t>
      </w:r>
    </w:p>
    <w:p w14:paraId="062AD90A" w14:textId="4A5B2A01" w:rsidR="00CC1C7C" w:rsidRPr="00CC1C7C" w:rsidRDefault="008A1A4D" w:rsidP="00CC1C7C">
      <w:r>
        <w:t>Ecuador results show a fall in the liberal democracy index with a p-value of zero for all ten years of estimation.</w:t>
      </w:r>
      <w:r w:rsidR="00ED5243">
        <w:t xml:space="preserve"> Like in other countries in this study, liberal democracy would have seen a</w:t>
      </w:r>
      <w:r w:rsidR="00EF7645">
        <w:t xml:space="preserve"> rise in its score absent a left-leaning populist regime.</w:t>
      </w:r>
    </w:p>
    <w:p w14:paraId="023EF16D" w14:textId="501F6B56" w:rsidR="003636FA" w:rsidRDefault="00616283" w:rsidP="00616283">
      <w:pPr>
        <w:pStyle w:val="Caption"/>
      </w:pPr>
      <w:r w:rsidRPr="00616283">
        <w:rPr>
          <w:bCs w:val="0"/>
          <w:szCs w:val="22"/>
        </w:rPr>
        <w:t xml:space="preserve"> </w:t>
      </w:r>
      <w:r w:rsidR="003636FA">
        <w:t xml:space="preserve">Table </w:t>
      </w:r>
      <w:r w:rsidR="003636FA">
        <w:fldChar w:fldCharType="begin"/>
      </w:r>
      <w:r w:rsidR="003636FA">
        <w:instrText xml:space="preserve"> SEQ Table \* ARABIC </w:instrText>
      </w:r>
      <w:r w:rsidR="003636FA">
        <w:fldChar w:fldCharType="separate"/>
      </w:r>
      <w:r w:rsidR="0070163E">
        <w:rPr>
          <w:noProof/>
        </w:rPr>
        <w:t>8</w:t>
      </w:r>
      <w:r w:rsidR="003636FA">
        <w:fldChar w:fldCharType="end"/>
      </w:r>
      <w:r w:rsidR="003636FA">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F6B87C5" w14:textId="77777777" w:rsidR="00022A9F" w:rsidRDefault="00022A9F" w:rsidP="003636FA"/>
    <w:p w14:paraId="0E71ED77" w14:textId="12F8C8A2" w:rsidR="00022A9F" w:rsidRPr="00A9773B" w:rsidRDefault="00022A9F" w:rsidP="00022A9F">
      <w:pPr>
        <w:pStyle w:val="Caption"/>
      </w:pPr>
      <w:r w:rsidRPr="00A9773B">
        <w:lastRenderedPageBreak/>
        <w:t xml:space="preserve">Figure </w:t>
      </w:r>
      <w:r w:rsidRPr="00A9773B">
        <w:fldChar w:fldCharType="begin"/>
      </w:r>
      <w:r w:rsidRPr="00A9773B">
        <w:instrText xml:space="preserve"> SEQ Figure \* ARABIC </w:instrText>
      </w:r>
      <w:r w:rsidRPr="00A9773B">
        <w:fldChar w:fldCharType="separate"/>
      </w:r>
      <w:r w:rsidR="0070163E">
        <w:rPr>
          <w:noProof/>
        </w:rPr>
        <w:t>4</w:t>
      </w:r>
      <w:r w:rsidRPr="00A9773B">
        <w:fldChar w:fldCharType="end"/>
      </w:r>
      <w:r w:rsidRPr="00A9773B">
        <w:t xml:space="preserve">. </w:t>
      </w:r>
      <w:r>
        <w:t>Synthetic control: Ecuador</w:t>
      </w:r>
    </w:p>
    <w:p w14:paraId="189E9587" w14:textId="6D6ACD6D" w:rsidR="00D932CF" w:rsidRDefault="00D932CF" w:rsidP="003636FA">
      <w:r>
        <w:rPr>
          <w:noProof/>
        </w:rPr>
        <w:drawing>
          <wp:inline distT="0" distB="0" distL="0" distR="0" wp14:anchorId="3557B699" wp14:editId="14A9171F">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4A56F1AC" w:rsidR="00022A9F" w:rsidRDefault="00022A9F" w:rsidP="00022A9F">
      <w:pPr>
        <w:pStyle w:val="Caption"/>
      </w:pPr>
      <w:r>
        <w:lastRenderedPageBreak/>
        <w:t xml:space="preserve">Table </w:t>
      </w:r>
      <w:r>
        <w:fldChar w:fldCharType="begin"/>
      </w:r>
      <w:r>
        <w:instrText xml:space="preserve"> SEQ Table \* ARABIC </w:instrText>
      </w:r>
      <w:r>
        <w:fldChar w:fldCharType="separate"/>
      </w:r>
      <w:r w:rsidR="0070163E">
        <w:rPr>
          <w:noProof/>
        </w:rPr>
        <w:t>9</w:t>
      </w:r>
      <w: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5598E0D5" w14:textId="2FC58619" w:rsidR="00CB49D5" w:rsidRDefault="003E4F0E" w:rsidP="00CB49D5">
      <w:r>
        <w:t xml:space="preserve">Daniel Ortega already ruled the country between </w:t>
      </w:r>
      <w:r w:rsidR="0048758C">
        <w:t xml:space="preserve">1985 and 1990 as the leader of the Sandinista Revolution. </w:t>
      </w:r>
      <w:r w:rsidR="005C59C6">
        <w:t xml:space="preserve">Ortega run for president in every election, finally winning in 2006 thanks to a political agreement known as </w:t>
      </w:r>
      <w:r w:rsidR="005C59C6">
        <w:rPr>
          <w:i/>
          <w:iCs/>
        </w:rPr>
        <w:t xml:space="preserve">El </w:t>
      </w:r>
      <w:proofErr w:type="spellStart"/>
      <w:r w:rsidR="005C59C6">
        <w:rPr>
          <w:i/>
          <w:iCs/>
        </w:rPr>
        <w:t>Pacto</w:t>
      </w:r>
      <w:proofErr w:type="spellEnd"/>
      <w:r w:rsidR="005C59C6">
        <w:t xml:space="preserve">. </w:t>
      </w:r>
      <w:r w:rsidR="0008240C">
        <w:t xml:space="preserve">Ortega established a closed relationship with Hugo Chávez in </w:t>
      </w:r>
      <w:r w:rsidR="00A80224">
        <w:t xml:space="preserve">Venezuela. </w:t>
      </w:r>
      <w:r w:rsidR="005F6C25">
        <w:t xml:space="preserve">Chávez would financially support Ortega’s regime through </w:t>
      </w:r>
      <w:r w:rsidR="00D33D41">
        <w:t xml:space="preserve">the </w:t>
      </w:r>
      <w:proofErr w:type="spellStart"/>
      <w:r w:rsidR="00D33D41">
        <w:t>PetroCaribe</w:t>
      </w:r>
      <w:proofErr w:type="spellEnd"/>
      <w:r w:rsidR="00D33D41">
        <w:t xml:space="preserve"> </w:t>
      </w:r>
      <w:proofErr w:type="spellStart"/>
      <w:r w:rsidR="00D33D41">
        <w:t>intiative</w:t>
      </w:r>
      <w:proofErr w:type="spellEnd"/>
      <w:r w:rsidR="00125A65">
        <w:t xml:space="preserve">. Venezuela would </w:t>
      </w:r>
      <w:r w:rsidR="00851903">
        <w:t xml:space="preserve">oil to Nicaragua a discounted price, and Nicaragua would benefit from re-selling the oil at market prices. </w:t>
      </w:r>
    </w:p>
    <w:p w14:paraId="639203B6" w14:textId="038620F3" w:rsidR="00D14AC7" w:rsidRDefault="00D816E5" w:rsidP="00D14AC7">
      <w:r>
        <w:t xml:space="preserve">In 2009, the Nicaraguan Supreme Court lifted the constitutional ban on </w:t>
      </w:r>
      <w:r w:rsidR="0066061B">
        <w:t>consecutive reelections. Ortega ran again for president for a third time in 2011</w:t>
      </w:r>
      <w:r w:rsidR="006C26E0">
        <w:t xml:space="preserve"> and his party achieve “supermajority” in the National Assembly.</w:t>
      </w:r>
      <w:r w:rsidR="00D14AC7" w:rsidRPr="00D14AC7">
        <w:t xml:space="preserve"> </w:t>
      </w:r>
      <w:r w:rsidR="00D14AC7">
        <w:t xml:space="preserve">In 2014, the National Assembly abolished term limits for the presidency, allowing Ortega to run for an unlimited number of five-year terms, further consolidating his power. The constitution grants the president the sole authority to appoint military and police commanders, reinforcing executive dominance over key institutions. </w:t>
      </w:r>
      <w:r w:rsidR="00F470BE">
        <w:t xml:space="preserve">Ortega run again for president </w:t>
      </w:r>
      <w:r w:rsidR="00F34EE7">
        <w:t>in</w:t>
      </w:r>
      <w:r w:rsidR="00F470BE">
        <w:t xml:space="preserve"> 2014, with his wife as </w:t>
      </w:r>
      <w:r w:rsidR="00C60944">
        <w:t xml:space="preserve">the </w:t>
      </w:r>
      <w:r w:rsidR="00F34EE7">
        <w:t>vice-presidential</w:t>
      </w:r>
      <w:r w:rsidR="00C60944">
        <w:t xml:space="preserve"> candidate.</w:t>
      </w:r>
    </w:p>
    <w:p w14:paraId="1887465B" w14:textId="77F14085" w:rsidR="00A5291F" w:rsidRDefault="00A5291F" w:rsidP="00D14AC7">
      <w:r>
        <w:lastRenderedPageBreak/>
        <w:t xml:space="preserve">Ortega’s regime became known for his violent civilian repression during the </w:t>
      </w:r>
      <w:r w:rsidR="00B54FFF">
        <w:t>2018 manifestations against his social security reform</w:t>
      </w:r>
      <w:r w:rsidR="00275904">
        <w:t xml:space="preserve"> (increased contributions and reduced benefits)</w:t>
      </w:r>
      <w:r w:rsidR="00B54FFF">
        <w:t>.</w:t>
      </w:r>
      <w:r w:rsidR="00275904">
        <w:t xml:space="preserve"> </w:t>
      </w:r>
      <w:r w:rsidR="001E0E00">
        <w:t xml:space="preserve">Ortega used his political power to </w:t>
      </w:r>
      <w:r w:rsidR="00F6651E">
        <w:t>present a narrative of a failed coup’ through the media.</w:t>
      </w:r>
    </w:p>
    <w:p w14:paraId="5933FCAF" w14:textId="48C72750" w:rsidR="00A4367E" w:rsidRDefault="00301950" w:rsidP="004809CF">
      <w:r>
        <w:t>Our results shows a significant fall in liberal democracy with statistically significant results (</w:t>
      </w:r>
      <w:r>
        <w:fldChar w:fldCharType="begin"/>
      </w:r>
      <w:r>
        <w:instrText xml:space="preserve"> REF _Ref141444200 \h </w:instrText>
      </w:r>
      <w:r>
        <w:fldChar w:fldCharType="separate"/>
      </w:r>
      <w:r>
        <w:t xml:space="preserve">Table </w:t>
      </w:r>
      <w:r>
        <w:rPr>
          <w:noProof/>
        </w:rPr>
        <w:t>10</w:t>
      </w:r>
      <w:r>
        <w:fldChar w:fldCharType="end"/>
      </w:r>
      <w:r>
        <w:t xml:space="preserve">, </w:t>
      </w:r>
      <w:r>
        <w:fldChar w:fldCharType="begin"/>
      </w:r>
      <w:r>
        <w:instrText xml:space="preserve"> REF _Ref141444220 \h </w:instrText>
      </w:r>
      <w:r>
        <w:fldChar w:fldCharType="separate"/>
      </w:r>
      <w:r>
        <w:t xml:space="preserve">Table </w:t>
      </w:r>
      <w:r>
        <w:rPr>
          <w:noProof/>
        </w:rPr>
        <w:t>11</w:t>
      </w:r>
      <w:r>
        <w:fldChar w:fldCharType="end"/>
      </w:r>
      <w:r>
        <w:t xml:space="preserve">, and </w:t>
      </w:r>
      <w:r>
        <w:fldChar w:fldCharType="begin"/>
      </w:r>
      <w:r>
        <w:instrText xml:space="preserve"> REF _Ref141444174 \h </w:instrText>
      </w:r>
      <w:r>
        <w:fldChar w:fldCharType="separate"/>
      </w:r>
      <w:r w:rsidRPr="00A9773B">
        <w:t xml:space="preserve">Figure </w:t>
      </w:r>
      <w:r>
        <w:rPr>
          <w:noProof/>
        </w:rPr>
        <w:t>5</w:t>
      </w:r>
      <w:r>
        <w:fldChar w:fldCharType="end"/>
      </w:r>
      <w:r>
        <w:t xml:space="preserve">). </w:t>
      </w:r>
      <w:r w:rsidR="008612EB">
        <w:t xml:space="preserve">The fall in institutional quality takes place immediately </w:t>
      </w:r>
      <w:r w:rsidR="00064CFC">
        <w:t>once Ortega becomes president.</w:t>
      </w:r>
    </w:p>
    <w:p w14:paraId="3EE7D1D3" w14:textId="77777777" w:rsidR="004809CF" w:rsidRDefault="004809CF" w:rsidP="004809CF"/>
    <w:p w14:paraId="22DF1608" w14:textId="1D248274" w:rsidR="006C1837" w:rsidRDefault="006C1837" w:rsidP="006C1837">
      <w:pPr>
        <w:pStyle w:val="Caption"/>
      </w:pPr>
      <w:bookmarkStart w:id="8" w:name="_Ref141444155"/>
      <w:bookmarkStart w:id="9" w:name="_Ref141444200"/>
      <w:r>
        <w:t xml:space="preserve">Table </w:t>
      </w:r>
      <w:r>
        <w:fldChar w:fldCharType="begin"/>
      </w:r>
      <w:r>
        <w:instrText xml:space="preserve"> SEQ Table \* ARABIC </w:instrText>
      </w:r>
      <w:r>
        <w:fldChar w:fldCharType="separate"/>
      </w:r>
      <w:r w:rsidR="0070163E">
        <w:rPr>
          <w:noProof/>
        </w:rPr>
        <w:t>10</w:t>
      </w:r>
      <w:r>
        <w:fldChar w:fldCharType="end"/>
      </w:r>
      <w:bookmarkEnd w:id="9"/>
      <w:r>
        <w:t>. Predictor balance: Nicaragua</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68CD2E58" w:rsidR="00D03F49" w:rsidRDefault="00D03F49" w:rsidP="00DA295C">
      <w:pPr>
        <w:pStyle w:val="Caption"/>
      </w:pPr>
      <w:bookmarkStart w:id="10" w:name="_Ref141444174"/>
      <w:r w:rsidRPr="00A9773B">
        <w:lastRenderedPageBreak/>
        <w:t xml:space="preserve">Figure </w:t>
      </w:r>
      <w:r w:rsidRPr="00A9773B">
        <w:fldChar w:fldCharType="begin"/>
      </w:r>
      <w:r w:rsidRPr="00A9773B">
        <w:instrText xml:space="preserve"> SEQ Figure \* ARABIC </w:instrText>
      </w:r>
      <w:r w:rsidRPr="00A9773B">
        <w:fldChar w:fldCharType="separate"/>
      </w:r>
      <w:r w:rsidR="0070163E">
        <w:rPr>
          <w:noProof/>
        </w:rPr>
        <w:t>5</w:t>
      </w:r>
      <w:r w:rsidRPr="00A9773B">
        <w:fldChar w:fldCharType="end"/>
      </w:r>
      <w:bookmarkEnd w:id="10"/>
      <w:r w:rsidRPr="00A9773B">
        <w:t xml:space="preserve">. </w:t>
      </w:r>
      <w:r>
        <w:t>Synthetic control: Nicaragua</w:t>
      </w:r>
    </w:p>
    <w:p w14:paraId="75E2C171" w14:textId="582FE783" w:rsidR="006C1837" w:rsidRDefault="00D03F49" w:rsidP="006C1837">
      <w:r>
        <w:rPr>
          <w:noProof/>
        </w:rPr>
        <w:drawing>
          <wp:inline distT="0" distB="0" distL="0" distR="0" wp14:anchorId="40D16442" wp14:editId="35E8AC1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378807C0" w:rsidR="001A66BA" w:rsidRDefault="001A66BA" w:rsidP="001A66BA">
      <w:pPr>
        <w:pStyle w:val="Caption"/>
      </w:pPr>
      <w:bookmarkStart w:id="11" w:name="_Ref141444220"/>
      <w:r>
        <w:lastRenderedPageBreak/>
        <w:t xml:space="preserve">Table </w:t>
      </w:r>
      <w:r>
        <w:fldChar w:fldCharType="begin"/>
      </w:r>
      <w:r>
        <w:instrText xml:space="preserve"> SEQ Table \* ARABIC </w:instrText>
      </w:r>
      <w:r>
        <w:fldChar w:fldCharType="separate"/>
      </w:r>
      <w:r w:rsidR="0070163E">
        <w:rPr>
          <w:noProof/>
        </w:rPr>
        <w:t>11</w:t>
      </w:r>
      <w:r>
        <w:fldChar w:fldCharType="end"/>
      </w:r>
      <w:bookmarkEnd w:id="11"/>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320FE0F5" w14:textId="77777777" w:rsidR="00E10BFA" w:rsidRDefault="007B5B7B" w:rsidP="00C66968">
      <w:r w:rsidRPr="007B5B7B">
        <w:t>The Chávez-Maduro (1999 – present) regime in Venezuela is the most</w:t>
      </w:r>
      <w:r>
        <w:t xml:space="preserve"> iconic and long-lasting left-leaning populist regime in the region. </w:t>
      </w:r>
      <w:r w:rsidR="00A0639F">
        <w:t>In 1999, the Bicameral Congress was replaced with a Unicameral one</w:t>
      </w:r>
      <w:r w:rsidR="00A9211F">
        <w:t xml:space="preserve">, constraining legislative control over the executive. </w:t>
      </w:r>
      <w:r w:rsidR="00C66968">
        <w:t xml:space="preserve">All five regimes share a similar set of policies.  </w:t>
      </w:r>
      <w:r w:rsidR="00C66968">
        <w:t xml:space="preserve">Their economic policies, including price controls on food and products, stifled economic freedom by interfering with private businesses and deterring foreign </w:t>
      </w:r>
      <w:r w:rsidR="00C66968">
        <w:t>investment.</w:t>
      </w:r>
    </w:p>
    <w:p w14:paraId="2F49F63C" w14:textId="223DB709" w:rsidR="007B5B7B" w:rsidRDefault="00E10BFA" w:rsidP="007B5B7B">
      <w:r>
        <w:t>In Venezuela, t</w:t>
      </w:r>
      <w:r w:rsidR="00C66968">
        <w:t xml:space="preserve">he erosion of press freedom and increased censorship occurred, with state-run bodies attempting to silence the media and eliminate over 115 media outlets critical of the government. Citizens were not allowed to run for governmental positions, further limiting political pluralism. Additionally, the autonomy of judges was undermined, exemplified by the arrest of Judge Maria Lourdes </w:t>
      </w:r>
      <w:proofErr w:type="spellStart"/>
      <w:r w:rsidR="00C66968">
        <w:t>Afini</w:t>
      </w:r>
      <w:proofErr w:type="spellEnd"/>
      <w:r w:rsidR="00C66968">
        <w:t xml:space="preserve"> for challenging the government's imprisonment of a banker without evidence. </w:t>
      </w:r>
      <w:r w:rsidR="007B5B7B">
        <w:t>Enacted laws, such as the "</w:t>
      </w:r>
      <w:proofErr w:type="spellStart"/>
      <w:r w:rsidR="007B5B7B">
        <w:t>desacato</w:t>
      </w:r>
      <w:proofErr w:type="spellEnd"/>
      <w:r w:rsidR="007B5B7B">
        <w:t xml:space="preserve">" (insult laws), penalized citizens for criticizing public officials, leading to violations of freedom of expression and a significant decline in Venezuela's Press Freedom Index ranking. The prevalence of "information </w:t>
      </w:r>
      <w:r w:rsidR="007B5B7B">
        <w:lastRenderedPageBreak/>
        <w:t xml:space="preserve">blackouts" further stifled dissenting voices and restricted information unfavorable to the government. </w:t>
      </w:r>
    </w:p>
    <w:p w14:paraId="11133CC5" w14:textId="75B71F7F" w:rsidR="007B5B7B" w:rsidRDefault="007B5B7B" w:rsidP="007B5B7B">
      <w:r>
        <w:t>In summary, the populist rule of Maduro and Chávez in Venezuela has been characterized by an erosion of democratic principles, with concentration of power in the executive, restrictions on press freedom, limited political competition, and undermining of judicial autonomy. These actions have led to serious concerns about the state of liberal democracy in the country.</w:t>
      </w:r>
    </w:p>
    <w:p w14:paraId="5E587EB2" w14:textId="235936FE" w:rsidR="00946B48" w:rsidRDefault="00946B48" w:rsidP="007B5B7B">
      <w:r>
        <w:t>Our results find negative and statistically significant results on Venezuela’s liberal democracy (</w:t>
      </w:r>
      <w:r>
        <w:fldChar w:fldCharType="begin"/>
      </w:r>
      <w:r>
        <w:instrText xml:space="preserve"> REF _Ref141446374 \h </w:instrText>
      </w:r>
      <w:r>
        <w:fldChar w:fldCharType="separate"/>
      </w:r>
      <w:r>
        <w:t xml:space="preserve">Table </w:t>
      </w:r>
      <w:r>
        <w:rPr>
          <w:noProof/>
        </w:rPr>
        <w:t>12</w:t>
      </w:r>
      <w:r>
        <w:fldChar w:fldCharType="end"/>
      </w:r>
      <w:r>
        <w:t xml:space="preserve">, </w:t>
      </w:r>
      <w:r>
        <w:fldChar w:fldCharType="begin"/>
      </w:r>
      <w:r>
        <w:instrText xml:space="preserve"> REF _Ref141446375 \h </w:instrText>
      </w:r>
      <w:r>
        <w:fldChar w:fldCharType="separate"/>
      </w:r>
      <w:r>
        <w:t xml:space="preserve">Table </w:t>
      </w:r>
      <w:r>
        <w:rPr>
          <w:noProof/>
        </w:rPr>
        <w:t>13</w:t>
      </w:r>
      <w:r>
        <w:fldChar w:fldCharType="end"/>
      </w:r>
      <w:r>
        <w:t xml:space="preserve">, and </w:t>
      </w:r>
      <w:r>
        <w:fldChar w:fldCharType="begin"/>
      </w:r>
      <w:r>
        <w:instrText xml:space="preserve"> REF _Ref141446382 \h </w:instrText>
      </w:r>
      <w:r>
        <w:fldChar w:fldCharType="separate"/>
      </w:r>
      <w:r w:rsidRPr="00A9773B">
        <w:t xml:space="preserve">Figure </w:t>
      </w:r>
      <w:r>
        <w:rPr>
          <w:noProof/>
        </w:rPr>
        <w:t>6</w:t>
      </w:r>
      <w:r>
        <w:fldChar w:fldCharType="end"/>
      </w:r>
      <w:r>
        <w:t xml:space="preserve">). Venezuela is also the country with the largest effect, that is, the </w:t>
      </w:r>
      <w:r w:rsidR="00A56606">
        <w:t>country with the largest institutional impact of a left-leaning populist regime.</w:t>
      </w:r>
    </w:p>
    <w:p w14:paraId="71A8F6A3" w14:textId="58AB472F" w:rsidR="001240CD" w:rsidRDefault="001240CD" w:rsidP="001240CD">
      <w:pPr>
        <w:pStyle w:val="Caption"/>
      </w:pPr>
      <w:bookmarkStart w:id="12" w:name="_Ref141446374"/>
      <w:r>
        <w:t xml:space="preserve">Table </w:t>
      </w:r>
      <w:r>
        <w:fldChar w:fldCharType="begin"/>
      </w:r>
      <w:r>
        <w:instrText xml:space="preserve"> SEQ Table \* ARABIC </w:instrText>
      </w:r>
      <w:r>
        <w:fldChar w:fldCharType="separate"/>
      </w:r>
      <w:r w:rsidR="0070163E">
        <w:rPr>
          <w:noProof/>
        </w:rPr>
        <w:t>12</w:t>
      </w:r>
      <w:r>
        <w:fldChar w:fldCharType="end"/>
      </w:r>
      <w:bookmarkEnd w:id="12"/>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64C01D4F" w:rsidR="001A66BA" w:rsidRDefault="001A66BA" w:rsidP="001A66BA">
      <w:pPr>
        <w:pStyle w:val="Caption"/>
      </w:pPr>
      <w:bookmarkStart w:id="13" w:name="_Ref141446382"/>
      <w:r w:rsidRPr="00A9773B">
        <w:lastRenderedPageBreak/>
        <w:t xml:space="preserve">Figure </w:t>
      </w:r>
      <w:r w:rsidRPr="00A9773B">
        <w:fldChar w:fldCharType="begin"/>
      </w:r>
      <w:r w:rsidRPr="00A9773B">
        <w:instrText xml:space="preserve"> SEQ Figure \* ARABIC </w:instrText>
      </w:r>
      <w:r w:rsidRPr="00A9773B">
        <w:fldChar w:fldCharType="separate"/>
      </w:r>
      <w:r w:rsidR="0070163E">
        <w:rPr>
          <w:noProof/>
        </w:rPr>
        <w:t>6</w:t>
      </w:r>
      <w:r w:rsidRPr="00A9773B">
        <w:fldChar w:fldCharType="end"/>
      </w:r>
      <w:bookmarkEnd w:id="13"/>
      <w:r w:rsidRPr="00A9773B">
        <w:t xml:space="preserve">. </w:t>
      </w:r>
      <w:r>
        <w:t>Synthetic control: Venezuela</w:t>
      </w:r>
    </w:p>
    <w:p w14:paraId="11ECA362" w14:textId="3869ABF2" w:rsidR="003E6E36" w:rsidRDefault="001A66BA" w:rsidP="003E6E36">
      <w:r>
        <w:rPr>
          <w:noProof/>
        </w:rPr>
        <w:drawing>
          <wp:inline distT="0" distB="0" distL="0" distR="0" wp14:anchorId="48F627D9" wp14:editId="3A1EF886">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64C0240D" w:rsidR="00A659BA" w:rsidRDefault="00A659BA" w:rsidP="00A659BA">
      <w:pPr>
        <w:pStyle w:val="Caption"/>
      </w:pPr>
      <w:bookmarkStart w:id="14" w:name="_Ref141446375"/>
      <w:r>
        <w:lastRenderedPageBreak/>
        <w:t xml:space="preserve">Table </w:t>
      </w:r>
      <w:r>
        <w:fldChar w:fldCharType="begin"/>
      </w:r>
      <w:r>
        <w:instrText xml:space="preserve"> SEQ Table \* ARABIC </w:instrText>
      </w:r>
      <w:r>
        <w:fldChar w:fldCharType="separate"/>
      </w:r>
      <w:r w:rsidR="0070163E">
        <w:rPr>
          <w:noProof/>
        </w:rPr>
        <w:t>13</w:t>
      </w:r>
      <w:r>
        <w:fldChar w:fldCharType="end"/>
      </w:r>
      <w:bookmarkEnd w:id="14"/>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7777777" w:rsidR="00871C90" w:rsidRPr="00871C90" w:rsidRDefault="00871C90" w:rsidP="00871C90">
      <w:pPr>
        <w:pStyle w:val="Bibliography"/>
      </w:pPr>
      <w:r w:rsidRPr="00871C90">
        <w:t xml:space="preserve">Weyland, K. (2013). Latin America’s Authoritarian Drift. </w:t>
      </w:r>
      <w:r w:rsidRPr="00871C90">
        <w:rPr>
          <w:i/>
          <w:iCs/>
        </w:rPr>
        <w:t>Journal of Democracy</w:t>
      </w:r>
      <w:r w:rsidRPr="00871C90">
        <w:t xml:space="preserve">, </w:t>
      </w:r>
      <w:r w:rsidRPr="00871C90">
        <w:rPr>
          <w:i/>
          <w:iCs/>
        </w:rPr>
        <w:t>24</w:t>
      </w:r>
      <w:r w:rsidRPr="00871C90">
        <w:t>(3), 18–32.</w:t>
      </w:r>
    </w:p>
    <w:p w14:paraId="2B093E45" w14:textId="4C4E4182"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519B1" w14:textId="77777777" w:rsidR="005130EF" w:rsidRDefault="005130EF" w:rsidP="005807A4">
      <w:r>
        <w:separator/>
      </w:r>
    </w:p>
    <w:p w14:paraId="74578D57" w14:textId="77777777" w:rsidR="005130EF" w:rsidRDefault="005130EF"/>
  </w:endnote>
  <w:endnote w:type="continuationSeparator" w:id="0">
    <w:p w14:paraId="7CAEB4E5" w14:textId="77777777" w:rsidR="005130EF" w:rsidRDefault="005130EF" w:rsidP="005807A4">
      <w:r>
        <w:continuationSeparator/>
      </w:r>
    </w:p>
    <w:p w14:paraId="555EB6AB" w14:textId="77777777" w:rsidR="005130EF" w:rsidRDefault="005130EF"/>
  </w:endnote>
  <w:endnote w:type="continuationNotice" w:id="1">
    <w:p w14:paraId="6B249250" w14:textId="77777777" w:rsidR="005130EF" w:rsidRDefault="005130EF" w:rsidP="005807A4"/>
    <w:p w14:paraId="750E0204" w14:textId="77777777" w:rsidR="005130EF" w:rsidRDefault="005130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BA13F" w14:textId="77777777" w:rsidR="005130EF" w:rsidRDefault="005130EF">
      <w:r>
        <w:separator/>
      </w:r>
    </w:p>
  </w:footnote>
  <w:footnote w:type="continuationSeparator" w:id="0">
    <w:p w14:paraId="472C832C" w14:textId="77777777" w:rsidR="005130EF" w:rsidRDefault="005130EF">
      <w:r>
        <w:continuationSeparator/>
      </w:r>
    </w:p>
  </w:footnote>
  <w:footnote w:type="continuationNotice" w:id="1">
    <w:p w14:paraId="51FF5D8E" w14:textId="77777777" w:rsidR="005130EF" w:rsidRPr="00B831DA" w:rsidRDefault="005130EF"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oFAKTf5RM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5D35"/>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5E77"/>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AFB"/>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3DB"/>
    <w:rsid w:val="00056999"/>
    <w:rsid w:val="00056F4D"/>
    <w:rsid w:val="00057001"/>
    <w:rsid w:val="0005706C"/>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4CFC"/>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0C"/>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7F8"/>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7B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B62"/>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A2E"/>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A6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7C5"/>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38"/>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83B"/>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0DF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ED3"/>
    <w:rsid w:val="001A22A4"/>
    <w:rsid w:val="001A26EC"/>
    <w:rsid w:val="001A2A61"/>
    <w:rsid w:val="001A2B2C"/>
    <w:rsid w:val="001A2D9F"/>
    <w:rsid w:val="001A2E06"/>
    <w:rsid w:val="001A3741"/>
    <w:rsid w:val="001A3B8F"/>
    <w:rsid w:val="001A3CE3"/>
    <w:rsid w:val="001A3E99"/>
    <w:rsid w:val="001A3F49"/>
    <w:rsid w:val="001A422B"/>
    <w:rsid w:val="001A43A2"/>
    <w:rsid w:val="001A4580"/>
    <w:rsid w:val="001A4C19"/>
    <w:rsid w:val="001A4CD0"/>
    <w:rsid w:val="001A513B"/>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1E3B"/>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0E00"/>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B0"/>
    <w:rsid w:val="001E542E"/>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C2"/>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504"/>
    <w:rsid w:val="00216917"/>
    <w:rsid w:val="002169B0"/>
    <w:rsid w:val="00216B7E"/>
    <w:rsid w:val="00216C64"/>
    <w:rsid w:val="0021757D"/>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CC8"/>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369"/>
    <w:rsid w:val="0022793D"/>
    <w:rsid w:val="00227BB8"/>
    <w:rsid w:val="00230223"/>
    <w:rsid w:val="00230687"/>
    <w:rsid w:val="002309DD"/>
    <w:rsid w:val="00230EB2"/>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D93"/>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AFD"/>
    <w:rsid w:val="00253C2E"/>
    <w:rsid w:val="0025403E"/>
    <w:rsid w:val="002541ED"/>
    <w:rsid w:val="0025453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600FC"/>
    <w:rsid w:val="002603C4"/>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04"/>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5FC4"/>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5D8"/>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950"/>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59"/>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24C"/>
    <w:rsid w:val="003335FE"/>
    <w:rsid w:val="00333BA8"/>
    <w:rsid w:val="00333DA4"/>
    <w:rsid w:val="00333E30"/>
    <w:rsid w:val="00334022"/>
    <w:rsid w:val="00334072"/>
    <w:rsid w:val="003341A2"/>
    <w:rsid w:val="00334796"/>
    <w:rsid w:val="0033480C"/>
    <w:rsid w:val="00334B8E"/>
    <w:rsid w:val="00335690"/>
    <w:rsid w:val="003357E9"/>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C58"/>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6B"/>
    <w:rsid w:val="003C27C2"/>
    <w:rsid w:val="003C27C8"/>
    <w:rsid w:val="003C2B95"/>
    <w:rsid w:val="003C3203"/>
    <w:rsid w:val="003C36E5"/>
    <w:rsid w:val="003C377D"/>
    <w:rsid w:val="003C3948"/>
    <w:rsid w:val="003C3AC9"/>
    <w:rsid w:val="003C3C48"/>
    <w:rsid w:val="003C3C64"/>
    <w:rsid w:val="003C3F8C"/>
    <w:rsid w:val="003C483B"/>
    <w:rsid w:val="003C49C4"/>
    <w:rsid w:val="003C4D7C"/>
    <w:rsid w:val="003C4DC2"/>
    <w:rsid w:val="003C5452"/>
    <w:rsid w:val="003C559B"/>
    <w:rsid w:val="003C5716"/>
    <w:rsid w:val="003C5AF6"/>
    <w:rsid w:val="003C5B73"/>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4F0E"/>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6987"/>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6BD9"/>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9CF"/>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5AD"/>
    <w:rsid w:val="0048507F"/>
    <w:rsid w:val="0048569F"/>
    <w:rsid w:val="004859EF"/>
    <w:rsid w:val="00485FC6"/>
    <w:rsid w:val="004868A4"/>
    <w:rsid w:val="00486A76"/>
    <w:rsid w:val="00486F16"/>
    <w:rsid w:val="004870C9"/>
    <w:rsid w:val="00487421"/>
    <w:rsid w:val="00487544"/>
    <w:rsid w:val="0048758C"/>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1E1"/>
    <w:rsid w:val="0049327B"/>
    <w:rsid w:val="00493441"/>
    <w:rsid w:val="00493711"/>
    <w:rsid w:val="004939FF"/>
    <w:rsid w:val="00493D79"/>
    <w:rsid w:val="004945F5"/>
    <w:rsid w:val="0049478C"/>
    <w:rsid w:val="004947A5"/>
    <w:rsid w:val="0049506A"/>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2F"/>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3F"/>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4D"/>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638"/>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6EA5"/>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021"/>
    <w:rsid w:val="00586321"/>
    <w:rsid w:val="00586511"/>
    <w:rsid w:val="005865E9"/>
    <w:rsid w:val="00586B15"/>
    <w:rsid w:val="005873CF"/>
    <w:rsid w:val="005876B1"/>
    <w:rsid w:val="0058778E"/>
    <w:rsid w:val="005877AA"/>
    <w:rsid w:val="005901C9"/>
    <w:rsid w:val="00590677"/>
    <w:rsid w:val="005906BB"/>
    <w:rsid w:val="005908E1"/>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97E95"/>
    <w:rsid w:val="005A0035"/>
    <w:rsid w:val="005A0324"/>
    <w:rsid w:val="005A063A"/>
    <w:rsid w:val="005A09DC"/>
    <w:rsid w:val="005A0DCE"/>
    <w:rsid w:val="005A125E"/>
    <w:rsid w:val="005A1832"/>
    <w:rsid w:val="005A1A89"/>
    <w:rsid w:val="005A2530"/>
    <w:rsid w:val="005A27BD"/>
    <w:rsid w:val="005A2FCB"/>
    <w:rsid w:val="005A3095"/>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9C6"/>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6E53"/>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C25"/>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0F40"/>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283"/>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91"/>
    <w:rsid w:val="006240DA"/>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A44"/>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1C"/>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173"/>
    <w:rsid w:val="00657410"/>
    <w:rsid w:val="006574EF"/>
    <w:rsid w:val="00657B3D"/>
    <w:rsid w:val="00657C8C"/>
    <w:rsid w:val="00657CD1"/>
    <w:rsid w:val="00657F9B"/>
    <w:rsid w:val="00657FBB"/>
    <w:rsid w:val="00660383"/>
    <w:rsid w:val="0066047D"/>
    <w:rsid w:val="006605E1"/>
    <w:rsid w:val="0066061B"/>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949"/>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AB"/>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E09"/>
    <w:rsid w:val="006C20CD"/>
    <w:rsid w:val="006C2265"/>
    <w:rsid w:val="006C26E0"/>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1CFA"/>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63E"/>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3C4B"/>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295"/>
    <w:rsid w:val="00721348"/>
    <w:rsid w:val="007213D3"/>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930"/>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08"/>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893"/>
    <w:rsid w:val="0078098A"/>
    <w:rsid w:val="0078110C"/>
    <w:rsid w:val="007811BB"/>
    <w:rsid w:val="00781BF5"/>
    <w:rsid w:val="00781D32"/>
    <w:rsid w:val="00781DFA"/>
    <w:rsid w:val="00782256"/>
    <w:rsid w:val="0078237D"/>
    <w:rsid w:val="00782BE3"/>
    <w:rsid w:val="00782F61"/>
    <w:rsid w:val="00783153"/>
    <w:rsid w:val="0078344E"/>
    <w:rsid w:val="00783934"/>
    <w:rsid w:val="007841A1"/>
    <w:rsid w:val="007844E6"/>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B7B"/>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7F7E49"/>
    <w:rsid w:val="008000B6"/>
    <w:rsid w:val="0080031B"/>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A9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376"/>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903"/>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2EB"/>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1A4D"/>
    <w:rsid w:val="008A21D2"/>
    <w:rsid w:val="008A22F0"/>
    <w:rsid w:val="008A2CC7"/>
    <w:rsid w:val="008A3780"/>
    <w:rsid w:val="008A3DEB"/>
    <w:rsid w:val="008A4206"/>
    <w:rsid w:val="008A42C0"/>
    <w:rsid w:val="008A47BD"/>
    <w:rsid w:val="008A4B1B"/>
    <w:rsid w:val="008A4E5F"/>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1AB"/>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85"/>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58B"/>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B48"/>
    <w:rsid w:val="00946F1A"/>
    <w:rsid w:val="0094744D"/>
    <w:rsid w:val="009476CF"/>
    <w:rsid w:val="00947C7F"/>
    <w:rsid w:val="00947D0D"/>
    <w:rsid w:val="009501C5"/>
    <w:rsid w:val="00950277"/>
    <w:rsid w:val="00950303"/>
    <w:rsid w:val="00950344"/>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B36"/>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117"/>
    <w:rsid w:val="00980788"/>
    <w:rsid w:val="00981588"/>
    <w:rsid w:val="00981A21"/>
    <w:rsid w:val="00981BE1"/>
    <w:rsid w:val="00981F87"/>
    <w:rsid w:val="00981FCF"/>
    <w:rsid w:val="0098205F"/>
    <w:rsid w:val="009828C5"/>
    <w:rsid w:val="009828E1"/>
    <w:rsid w:val="00982980"/>
    <w:rsid w:val="00983651"/>
    <w:rsid w:val="0098367A"/>
    <w:rsid w:val="009836D0"/>
    <w:rsid w:val="0098397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BFE"/>
    <w:rsid w:val="009A3DCF"/>
    <w:rsid w:val="009A46E2"/>
    <w:rsid w:val="009A477B"/>
    <w:rsid w:val="009A4870"/>
    <w:rsid w:val="009A487F"/>
    <w:rsid w:val="009A48AF"/>
    <w:rsid w:val="009A4962"/>
    <w:rsid w:val="009A496D"/>
    <w:rsid w:val="009A4C89"/>
    <w:rsid w:val="009A4DEF"/>
    <w:rsid w:val="009A54D4"/>
    <w:rsid w:val="009A575A"/>
    <w:rsid w:val="009A59EE"/>
    <w:rsid w:val="009A5B55"/>
    <w:rsid w:val="009A5ECC"/>
    <w:rsid w:val="009A5F7D"/>
    <w:rsid w:val="009A6272"/>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10C"/>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39F"/>
    <w:rsid w:val="00A06673"/>
    <w:rsid w:val="00A06CAD"/>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E9"/>
    <w:rsid w:val="00A330F1"/>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67E"/>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91F"/>
    <w:rsid w:val="00A52EF5"/>
    <w:rsid w:val="00A52FA4"/>
    <w:rsid w:val="00A532AA"/>
    <w:rsid w:val="00A533F6"/>
    <w:rsid w:val="00A539E7"/>
    <w:rsid w:val="00A53E0E"/>
    <w:rsid w:val="00A545B6"/>
    <w:rsid w:val="00A549F5"/>
    <w:rsid w:val="00A54B88"/>
    <w:rsid w:val="00A54E50"/>
    <w:rsid w:val="00A5530D"/>
    <w:rsid w:val="00A5560D"/>
    <w:rsid w:val="00A55C77"/>
    <w:rsid w:val="00A55DAA"/>
    <w:rsid w:val="00A56542"/>
    <w:rsid w:val="00A56606"/>
    <w:rsid w:val="00A567A3"/>
    <w:rsid w:val="00A567F1"/>
    <w:rsid w:val="00A57796"/>
    <w:rsid w:val="00A57A9E"/>
    <w:rsid w:val="00A6019D"/>
    <w:rsid w:val="00A603D5"/>
    <w:rsid w:val="00A6040B"/>
    <w:rsid w:val="00A606A6"/>
    <w:rsid w:val="00A60711"/>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320"/>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224"/>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11F"/>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97FA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110"/>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07B"/>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54C"/>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16D4"/>
    <w:rsid w:val="00B120C4"/>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1C"/>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5FD"/>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ECE"/>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4370"/>
    <w:rsid w:val="00B444F6"/>
    <w:rsid w:val="00B448FC"/>
    <w:rsid w:val="00B44DD4"/>
    <w:rsid w:val="00B44F99"/>
    <w:rsid w:val="00B45374"/>
    <w:rsid w:val="00B453DB"/>
    <w:rsid w:val="00B454FA"/>
    <w:rsid w:val="00B46337"/>
    <w:rsid w:val="00B464AE"/>
    <w:rsid w:val="00B46537"/>
    <w:rsid w:val="00B4665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4FFF"/>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6D09"/>
    <w:rsid w:val="00B57114"/>
    <w:rsid w:val="00B57734"/>
    <w:rsid w:val="00B57A59"/>
    <w:rsid w:val="00B601C8"/>
    <w:rsid w:val="00B606EC"/>
    <w:rsid w:val="00B60BE4"/>
    <w:rsid w:val="00B60C5F"/>
    <w:rsid w:val="00B61600"/>
    <w:rsid w:val="00B624E3"/>
    <w:rsid w:val="00B62788"/>
    <w:rsid w:val="00B62B98"/>
    <w:rsid w:val="00B63350"/>
    <w:rsid w:val="00B63815"/>
    <w:rsid w:val="00B63979"/>
    <w:rsid w:val="00B63D85"/>
    <w:rsid w:val="00B64F11"/>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77"/>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25F2"/>
    <w:rsid w:val="00BD3932"/>
    <w:rsid w:val="00BD3AC1"/>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479"/>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24"/>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944"/>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968"/>
    <w:rsid w:val="00C66C4C"/>
    <w:rsid w:val="00C66C54"/>
    <w:rsid w:val="00C6720C"/>
    <w:rsid w:val="00C678DE"/>
    <w:rsid w:val="00C67FF5"/>
    <w:rsid w:val="00C702E7"/>
    <w:rsid w:val="00C704CB"/>
    <w:rsid w:val="00C708AD"/>
    <w:rsid w:val="00C70D43"/>
    <w:rsid w:val="00C70FEB"/>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96"/>
    <w:rsid w:val="00C81FF3"/>
    <w:rsid w:val="00C82091"/>
    <w:rsid w:val="00C821D7"/>
    <w:rsid w:val="00C82941"/>
    <w:rsid w:val="00C829A8"/>
    <w:rsid w:val="00C82D4D"/>
    <w:rsid w:val="00C82E02"/>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826"/>
    <w:rsid w:val="00CA2922"/>
    <w:rsid w:val="00CA30BE"/>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45D"/>
    <w:rsid w:val="00CB36B9"/>
    <w:rsid w:val="00CB37CA"/>
    <w:rsid w:val="00CB38F7"/>
    <w:rsid w:val="00CB487A"/>
    <w:rsid w:val="00CB49D5"/>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C7C"/>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3E66"/>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AC7"/>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56C"/>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D41"/>
    <w:rsid w:val="00D33E1F"/>
    <w:rsid w:val="00D3431D"/>
    <w:rsid w:val="00D3435F"/>
    <w:rsid w:val="00D344E2"/>
    <w:rsid w:val="00D34BDB"/>
    <w:rsid w:val="00D34FD3"/>
    <w:rsid w:val="00D35258"/>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52"/>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6E5"/>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90000"/>
    <w:rsid w:val="00D9017D"/>
    <w:rsid w:val="00D901CE"/>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A3"/>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1A"/>
    <w:rsid w:val="00DA3B33"/>
    <w:rsid w:val="00DA411B"/>
    <w:rsid w:val="00DA4396"/>
    <w:rsid w:val="00DA464B"/>
    <w:rsid w:val="00DA46AF"/>
    <w:rsid w:val="00DA47ED"/>
    <w:rsid w:val="00DA4A76"/>
    <w:rsid w:val="00DA4DB4"/>
    <w:rsid w:val="00DA4FD2"/>
    <w:rsid w:val="00DA5675"/>
    <w:rsid w:val="00DA590E"/>
    <w:rsid w:val="00DA615E"/>
    <w:rsid w:val="00DA6466"/>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1FC0"/>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BFA"/>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924"/>
    <w:rsid w:val="00E3552B"/>
    <w:rsid w:val="00E359DA"/>
    <w:rsid w:val="00E35C3D"/>
    <w:rsid w:val="00E35D57"/>
    <w:rsid w:val="00E361A5"/>
    <w:rsid w:val="00E361E0"/>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C91"/>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18BC"/>
    <w:rsid w:val="00E91ECE"/>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144"/>
    <w:rsid w:val="00ED2814"/>
    <w:rsid w:val="00ED2CD5"/>
    <w:rsid w:val="00ED3BC7"/>
    <w:rsid w:val="00ED407F"/>
    <w:rsid w:val="00ED44F4"/>
    <w:rsid w:val="00ED4535"/>
    <w:rsid w:val="00ED464F"/>
    <w:rsid w:val="00ED4954"/>
    <w:rsid w:val="00ED4D53"/>
    <w:rsid w:val="00ED4EAD"/>
    <w:rsid w:val="00ED5243"/>
    <w:rsid w:val="00ED5315"/>
    <w:rsid w:val="00ED5370"/>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45"/>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635A"/>
    <w:rsid w:val="00F26A86"/>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4EE7"/>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9A"/>
    <w:rsid w:val="00F467E2"/>
    <w:rsid w:val="00F46841"/>
    <w:rsid w:val="00F46E07"/>
    <w:rsid w:val="00F470BE"/>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280"/>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1E"/>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03E"/>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6EE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2F47"/>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89"/>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41"/>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3B0"/>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68"/>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143422">
      <w:bodyDiv w:val="1"/>
      <w:marLeft w:val="0"/>
      <w:marRight w:val="0"/>
      <w:marTop w:val="0"/>
      <w:marBottom w:val="0"/>
      <w:divBdr>
        <w:top w:val="none" w:sz="0" w:space="0" w:color="auto"/>
        <w:left w:val="none" w:sz="0" w:space="0" w:color="auto"/>
        <w:bottom w:val="none" w:sz="0" w:space="0" w:color="auto"/>
        <w:right w:val="none" w:sz="0" w:space="0" w:color="auto"/>
      </w:divBdr>
      <w:divsChild>
        <w:div w:id="1920750412">
          <w:marLeft w:val="0"/>
          <w:marRight w:val="0"/>
          <w:marTop w:val="0"/>
          <w:marBottom w:val="0"/>
          <w:divBdr>
            <w:top w:val="none" w:sz="0" w:space="0" w:color="auto"/>
            <w:left w:val="none" w:sz="0" w:space="0" w:color="auto"/>
            <w:bottom w:val="none" w:sz="0" w:space="0" w:color="auto"/>
            <w:right w:val="none" w:sz="0" w:space="0" w:color="auto"/>
          </w:divBdr>
        </w:div>
        <w:div w:id="446776560">
          <w:marLeft w:val="0"/>
          <w:marRight w:val="0"/>
          <w:marTop w:val="0"/>
          <w:marBottom w:val="0"/>
          <w:divBdr>
            <w:top w:val="none" w:sz="0" w:space="0" w:color="auto"/>
            <w:left w:val="none" w:sz="0" w:space="0" w:color="auto"/>
            <w:bottom w:val="none" w:sz="0" w:space="0" w:color="auto"/>
            <w:right w:val="none" w:sz="0" w:space="0" w:color="auto"/>
          </w:divBdr>
        </w:div>
        <w:div w:id="1513570267">
          <w:marLeft w:val="0"/>
          <w:marRight w:val="0"/>
          <w:marTop w:val="0"/>
          <w:marBottom w:val="0"/>
          <w:divBdr>
            <w:top w:val="none" w:sz="0" w:space="0" w:color="auto"/>
            <w:left w:val="none" w:sz="0" w:space="0" w:color="auto"/>
            <w:bottom w:val="none" w:sz="0" w:space="0" w:color="auto"/>
            <w:right w:val="none" w:sz="0" w:space="0" w:color="auto"/>
          </w:divBdr>
        </w:div>
      </w:divsChild>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0980</Words>
  <Characters>62590</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7-2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